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7A461" w14:textId="77777777"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086C272F"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0"/>
      <w:r w:rsidR="00A008B1">
        <w:rPr>
          <w:rFonts w:cs="Calibri"/>
          <w:lang w:val="en-US" w:eastAsia="de-DE"/>
        </w:rPr>
        <w:t>Demography</w:t>
      </w:r>
      <w:commentRangeEnd w:id="0"/>
      <w:r w:rsidR="001E6742">
        <w:rPr>
          <w:rFonts w:cs="Calibri"/>
          <w:lang w:val="en-US" w:eastAsia="de-DE"/>
        </w:rPr>
        <w:t xml:space="preserve"> </w:t>
      </w:r>
      <w:r w:rsidR="00A75156">
        <w:rPr>
          <w:rFonts w:cs="Calibri"/>
          <w:lang w:val="en-US" w:eastAsia="de-DE"/>
        </w:rPr>
        <w:t xml:space="preserve"> </w:t>
      </w:r>
      <w:r w:rsidR="002A53BB">
        <w:rPr>
          <w:rStyle w:val="CommentReference"/>
        </w:rPr>
        <w:commentReference w:id="0"/>
      </w:r>
      <w:r w:rsidR="00A008B1">
        <w:rPr>
          <w:rFonts w:cs="Calibri"/>
          <w:lang w:val="en-US" w:eastAsia="de-DE"/>
        </w:rPr>
        <w:t>)</w:t>
      </w:r>
      <w:r w:rsidR="002A53BB">
        <w:rPr>
          <w:rFonts w:cs="Calibri"/>
          <w:lang w:val="en-US" w:eastAsia="de-DE"/>
        </w:rPr>
        <w:t xml:space="preserve"> </w:t>
      </w:r>
    </w:p>
    <w:p w14:paraId="68E36285" w14:textId="1DF2FCE3"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Director,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5F1047E3"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14:paraId="0EA2C312" w14:textId="77777777"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77777777" w:rsidR="006705A1" w:rsidRDefault="006705A1" w:rsidP="000A17CB">
      <w:pPr>
        <w:spacing w:after="60" w:line="240" w:lineRule="auto"/>
        <w:jc w:val="both"/>
        <w:rPr>
          <w:rFonts w:cs="Calibri"/>
          <w:lang w:val="en-US" w:eastAsia="de-DE"/>
        </w:rPr>
      </w:pPr>
      <w:bookmarkStart w:id="1"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1"/>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A2CBE3C"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Pr="00683A20">
        <w:rPr>
          <w:rFonts w:cs="Calibri"/>
          <w:lang w:val="en-US" w:eastAsia="de-DE"/>
        </w:rPr>
        <w:t xml:space="preserve">methods from </w:t>
      </w:r>
      <w:r w:rsidR="00840A1D">
        <w:rPr>
          <w:rFonts w:cs="Calibri"/>
          <w:lang w:val="en-US" w:eastAsia="de-DE"/>
        </w:rPr>
        <w:t xml:space="preserve">mathematical </w:t>
      </w:r>
      <w:r w:rsidRPr="00683A20">
        <w:rPr>
          <w:rFonts w:cs="Calibri"/>
          <w:lang w:val="en-US" w:eastAsia="de-DE"/>
        </w:rPr>
        <w:t>demography to estimate the global burden of Covid-19 bereavement.</w:t>
      </w:r>
      <w:r w:rsidR="00CC25E8">
        <w:rPr>
          <w:rFonts w:cs="Calibri"/>
          <w:lang w:val="en-US" w:eastAsia="de-DE"/>
        </w:rPr>
        <w:t xml:space="preserve"> </w:t>
      </w:r>
      <w:commentRangeStart w:id="2"/>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commentRangeEnd w:id="2"/>
      <w:r w:rsidR="00532CCF">
        <w:rPr>
          <w:rStyle w:val="CommentReference"/>
        </w:rPr>
        <w:commentReference w:id="2"/>
      </w:r>
      <w:r w:rsidR="00CA230B">
        <w:rPr>
          <w:rFonts w:cs="Calibri"/>
          <w:lang w:val="en-US" w:eastAsia="de-DE"/>
        </w:rPr>
        <w:t>(</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w:t>
      </w:r>
      <w:commentRangeStart w:id="3"/>
      <w:r w:rsidR="00C71476">
        <w:rPr>
          <w:rFonts w:cs="Calibri"/>
          <w:lang w:val="en-US" w:eastAsia="de-DE"/>
        </w:rPr>
        <w:t>bereavement</w:t>
      </w:r>
      <w:commentRangeEnd w:id="3"/>
      <w:r w:rsidR="00571901">
        <w:rPr>
          <w:rStyle w:val="CommentReference"/>
        </w:rPr>
        <w:commentReference w:id="3"/>
      </w:r>
      <w:r w:rsidR="00C71476">
        <w:rPr>
          <w:rFonts w:cs="Calibri"/>
          <w:lang w:val="en-US" w:eastAsia="de-DE"/>
        </w:rPr>
        <w:t>’</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2358181" w14:textId="32EB08EF" w:rsidR="008A11A1" w:rsidRPr="008A11A1" w:rsidRDefault="00EE6962" w:rsidP="008A11A1">
      <w:pPr>
        <w:pStyle w:val="ListParagraph"/>
        <w:numPr>
          <w:ilvl w:val="0"/>
          <w:numId w:val="2"/>
        </w:numPr>
        <w:spacing w:after="60" w:line="240" w:lineRule="auto"/>
        <w:jc w:val="both"/>
        <w:rPr>
          <w:rFonts w:cs="Calibri"/>
          <w:lang w:val="en-US" w:eastAsia="de-DE"/>
        </w:rPr>
      </w:pPr>
      <w:commentRangeStart w:id="4"/>
      <w:r>
        <w:rPr>
          <w:rFonts w:cs="Calibri"/>
          <w:lang w:val="en-US" w:eastAsia="de-DE"/>
        </w:rPr>
        <w:t xml:space="preserve">Derive </w:t>
      </w:r>
      <w:r w:rsidR="008A11A1" w:rsidRPr="008A11A1">
        <w:rPr>
          <w:rFonts w:cs="Calibri"/>
          <w:lang w:val="en-US" w:eastAsia="de-DE"/>
        </w:rPr>
        <w:t xml:space="preserve">a </w:t>
      </w:r>
      <w:r w:rsidR="00797B31">
        <w:rPr>
          <w:rFonts w:cs="Calibri"/>
          <w:lang w:val="en-US" w:eastAsia="de-DE"/>
        </w:rPr>
        <w:t xml:space="preserve">flexible and robust methodology </w:t>
      </w:r>
      <w:r w:rsidR="008A11A1" w:rsidRPr="008A11A1">
        <w:rPr>
          <w:rFonts w:cs="Calibri"/>
          <w:lang w:val="en-US" w:eastAsia="de-DE"/>
        </w:rPr>
        <w:t xml:space="preserve">to estimate </w:t>
      </w:r>
      <w:r w:rsidR="00C57959">
        <w:rPr>
          <w:rFonts w:cs="Calibri"/>
          <w:lang w:val="en-US" w:eastAsia="de-DE"/>
        </w:rPr>
        <w:t>family</w:t>
      </w:r>
      <w:r w:rsidR="00603A8A">
        <w:rPr>
          <w:rFonts w:cs="Calibri"/>
          <w:lang w:val="en-US" w:eastAsia="de-DE"/>
        </w:rPr>
        <w:t xml:space="preserve">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r w:rsidR="00CC2062">
        <w:rPr>
          <w:rFonts w:cs="Calibri"/>
          <w:lang w:val="en-US" w:eastAsia="de-DE"/>
        </w:rPr>
        <w:t>, including children, parents, grandparents, great-grandparents, siblings, cousins and aunts and uncles</w:t>
      </w:r>
    </w:p>
    <w:p w14:paraId="59B5E8B6" w14:textId="31D95089"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 xml:space="preserve">to Covid-19 in </w:t>
      </w:r>
      <w:r w:rsidR="00F20E4A">
        <w:rPr>
          <w:rFonts w:cs="Calibri"/>
          <w:lang w:val="en-US" w:eastAsia="de-DE"/>
        </w:rPr>
        <w:t>all</w:t>
      </w:r>
      <w:r w:rsidR="002A5626">
        <w:rPr>
          <w:rFonts w:cs="Calibri"/>
          <w:lang w:val="en-US" w:eastAsia="de-DE"/>
        </w:rPr>
        <w:t xml:space="preserve"> </w:t>
      </w:r>
      <w:r w:rsidRPr="008A11A1">
        <w:rPr>
          <w:rFonts w:cs="Calibri"/>
          <w:lang w:val="en-US" w:eastAsia="de-DE"/>
        </w:rPr>
        <w:t xml:space="preserve">countries </w:t>
      </w:r>
      <w:r w:rsidR="00F20E4A">
        <w:rPr>
          <w:rFonts w:cs="Calibri"/>
          <w:lang w:val="en-US" w:eastAsia="de-DE"/>
        </w:rPr>
        <w:t>for which excess mortality data is available</w:t>
      </w:r>
      <w:commentRangeEnd w:id="4"/>
      <w:r w:rsidR="00532CCF">
        <w:rPr>
          <w:rStyle w:val="CommentReference"/>
        </w:rPr>
        <w:commentReference w:id="4"/>
      </w:r>
    </w:p>
    <w:p w14:paraId="32AD6676" w14:textId="1FD129AA"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Determine which </w:t>
      </w:r>
      <w:r w:rsidR="00AF602D">
        <w:rPr>
          <w:rFonts w:cs="Calibri"/>
          <w:lang w:val="en-US" w:eastAsia="de-DE"/>
        </w:rPr>
        <w:t xml:space="preserve">age </w:t>
      </w:r>
      <w:r w:rsidRPr="008A11A1">
        <w:rPr>
          <w:rFonts w:cs="Calibri"/>
          <w:lang w:val="en-US" w:eastAsia="de-DE"/>
        </w:rPr>
        <w:t>groups will be at a higher risk of losing a relative to Covid-19 and how this will vary by type of relative</w:t>
      </w:r>
    </w:p>
    <w:p w14:paraId="64783FB8" w14:textId="77777777" w:rsidR="008A11A1" w:rsidRDefault="008A11A1" w:rsidP="008A11A1">
      <w:pPr>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2C8E3D14"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have focused on </w:t>
      </w:r>
      <w:r w:rsidR="002251AE">
        <w:rPr>
          <w:rFonts w:cs="Calibri"/>
          <w:lang w:val="en-US" w:eastAsia="de-DE"/>
        </w:rPr>
        <w:t xml:space="preserve">tracking </w:t>
      </w:r>
      <w:r>
        <w:rPr>
          <w:rFonts w:cs="Calibri"/>
          <w:lang w:val="en-US" w:eastAsia="de-DE"/>
        </w:rPr>
        <w:t>excess mortality</w:t>
      </w:r>
      <w:r w:rsidR="00312537" w:rsidRPr="00B32A75">
        <w:rPr>
          <w:rStyle w:val="FootnoteReferenc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sidRPr="00B32A75">
        <w:rPr>
          <w:rStyle w:val="FootnoteReference"/>
        </w:rPr>
        <w:footnoteReference w:id="2"/>
      </w:r>
      <w:r w:rsidR="00312537">
        <w:rPr>
          <w:rFonts w:cs="Calibri"/>
          <w:lang w:val="en-US" w:eastAsia="de-DE"/>
        </w:rPr>
        <w:t>, testing coverage</w:t>
      </w:r>
      <w:r w:rsidR="00AA1006" w:rsidRPr="00B32A75">
        <w:rPr>
          <w:rStyle w:val="FootnoteReference"/>
        </w:rPr>
        <w:footnoteReference w:id="3"/>
      </w:r>
      <w:r w:rsidR="00857A80">
        <w:rPr>
          <w:rFonts w:cs="Calibri"/>
          <w:lang w:val="en-US" w:eastAsia="de-DE"/>
        </w:rPr>
        <w:t>, and government responses to the crisis.</w:t>
      </w:r>
      <w:r w:rsidR="00857A80" w:rsidRPr="00B32A75">
        <w:rPr>
          <w:rStyle w:val="FootnoteReferenc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w:t>
      </w:r>
      <w:r w:rsidR="00FF67BE">
        <w:rPr>
          <w:rFonts w:cs="Calibri"/>
          <w:lang w:val="en-US" w:eastAsia="de-DE"/>
        </w:rPr>
        <w:t xml:space="preserve">is the first </w:t>
      </w:r>
      <w:r w:rsidR="0089038B">
        <w:rPr>
          <w:rFonts w:cs="Calibri"/>
          <w:lang w:val="en-US" w:eastAsia="de-DE"/>
        </w:rPr>
        <w:t xml:space="preserve">project to tackle this problem in a systematic by </w:t>
      </w:r>
      <w:r w:rsidR="00D91048">
        <w:rPr>
          <w:rFonts w:cs="Calibri"/>
          <w:lang w:val="en-US" w:eastAsia="de-DE"/>
        </w:rPr>
        <w:t xml:space="preserve">developing a robust methodology 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w:t>
      </w:r>
      <w:r w:rsidR="000D0F0E" w:rsidRPr="001C20BD">
        <w:rPr>
          <w:rFonts w:cs="Calibri"/>
          <w:lang w:val="en-US" w:eastAsia="de-DE"/>
        </w:rPr>
        <w:lastRenderedPageBreak/>
        <w:t xml:space="preserve">demographic </w:t>
      </w:r>
      <w:r w:rsidR="00611224">
        <w:rPr>
          <w:rFonts w:cs="Calibri"/>
          <w:lang w:val="en-US" w:eastAsia="de-DE"/>
        </w:rPr>
        <w:t>methods</w:t>
      </w:r>
      <w:r w:rsidR="0013511B">
        <w:rPr>
          <w:rFonts w:cs="Calibri"/>
          <w:lang w:val="en-US" w:eastAsia="de-DE"/>
        </w:rPr>
        <w:t xml:space="preserve"> with</w:t>
      </w:r>
      <w:r w:rsidR="00DA57A1">
        <w:rPr>
          <w:rFonts w:cs="Calibri"/>
          <w:lang w:val="en-US" w:eastAsia="de-DE"/>
        </w:rPr>
        <w:t xml:space="preserve"> </w:t>
      </w:r>
      <w:r w:rsidR="000D0F0E" w:rsidRPr="001C20BD">
        <w:rPr>
          <w:rFonts w:cs="Calibri"/>
          <w:lang w:val="en-US" w:eastAsia="de-DE"/>
        </w:rPr>
        <w:t>data science</w:t>
      </w:r>
      <w:r w:rsidR="006B51FC">
        <w:rPr>
          <w:rFonts w:cs="Calibri"/>
          <w:lang w:val="en-US" w:eastAsia="de-DE"/>
        </w:rPr>
        <w:t xml:space="preserve"> and </w:t>
      </w:r>
      <w:r w:rsidR="006B51FC">
        <w:rPr>
          <w:rFonts w:cs="Calibri"/>
          <w:lang w:val="en-US" w:eastAsia="de-DE"/>
        </w:rPr>
        <w:t>sociological theory</w:t>
      </w:r>
      <w:r w:rsidR="0013511B">
        <w:rPr>
          <w:rFonts w:cs="Calibri"/>
          <w:lang w:val="en-US" w:eastAsia="de-DE"/>
        </w:rPr>
        <w:t xml:space="preserve"> to improve our understanding of the indirect effects of mortality crises on populations worldwide.</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3072950E" w14:textId="5B1E51FB" w:rsidR="007206E5" w:rsidRDefault="00E46462" w:rsidP="00EA3899">
      <w:pPr>
        <w:spacing w:after="60" w:line="240" w:lineRule="auto"/>
        <w:jc w:val="both"/>
        <w:rPr>
          <w:rFonts w:cs="Calibri"/>
          <w:lang w:val="en-US" w:eastAsia="de-DE"/>
        </w:rPr>
      </w:pPr>
      <w:r>
        <w:rPr>
          <w:rFonts w:cs="Calibri"/>
          <w:lang w:val="en-US" w:eastAsia="de-DE"/>
        </w:rPr>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3F20E8">
        <w:rPr>
          <w:rFonts w:cs="Calibri"/>
          <w:lang w:val="en-US" w:eastAsia="de-DE"/>
        </w:rPr>
        <w:instrText xml:space="preserve"> ADDIN ZOTERO_ITEM CSL_CITATION {"citationID":"5DZ3Lbzn","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156A92">
        <w:rPr>
          <w:rFonts w:cs="Calibri"/>
          <w:lang w:val="en-US" w:eastAsia="de-DE"/>
        </w:rPr>
        <w:fldChar w:fldCharType="separate"/>
      </w:r>
      <w:r w:rsidR="003F20E8" w:rsidRPr="003F20E8">
        <w:rPr>
          <w:rFonts w:cs="Arial"/>
          <w:lang w:val="en-US"/>
        </w:rPr>
        <w:t>(Goodman 1974)</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w:t>
      </w:r>
      <w:r w:rsidR="007206E5">
        <w:rPr>
          <w:rFonts w:cs="Calibri"/>
          <w:lang w:val="en-US" w:eastAsia="de-DE"/>
        </w:rPr>
        <w:t>weight</w:t>
      </w:r>
      <w:r w:rsidR="00AA2CDD">
        <w:rPr>
          <w:rFonts w:cs="Calibri"/>
          <w:lang w:val="en-US" w:eastAsia="de-DE"/>
        </w:rPr>
        <w:t xml:space="preserve"> </w:t>
      </w:r>
      <w:r w:rsidR="007206E5">
        <w:rPr>
          <w:rFonts w:cs="Calibri"/>
          <w:lang w:val="en-US" w:eastAsia="de-DE"/>
        </w:rPr>
        <w:t>the</w:t>
      </w:r>
      <w:r w:rsidR="003533FF" w:rsidRPr="00404EA5">
        <w:rPr>
          <w:rFonts w:cs="Calibri"/>
          <w:lang w:val="en-US" w:eastAsia="de-DE"/>
        </w:rPr>
        <w:t>s</w:t>
      </w:r>
      <w:r w:rsidR="007206E5">
        <w:rPr>
          <w:rFonts w:cs="Calibri"/>
          <w:lang w:val="en-US" w:eastAsia="de-DE"/>
        </w:rPr>
        <w:t>e estimates</w:t>
      </w:r>
      <w:r w:rsidR="003533FF" w:rsidRPr="00404EA5">
        <w:rPr>
          <w:rFonts w:cs="Calibri"/>
          <w:lang w:val="en-US" w:eastAsia="de-DE"/>
        </w:rPr>
        <w:t xml:space="preserve"> with data on the age and sex structure of the population to estimate the </w:t>
      </w:r>
      <w:r w:rsidR="005655F9">
        <w:rPr>
          <w:rFonts w:cs="Calibri"/>
          <w:lang w:val="en-US" w:eastAsia="de-DE"/>
        </w:rPr>
        <w:t xml:space="preserve">population-level </w:t>
      </w:r>
      <w:r w:rsidR="003533FF" w:rsidRPr="00404EA5">
        <w:rPr>
          <w:rFonts w:cs="Calibri"/>
          <w:lang w:val="en-US" w:eastAsia="de-DE"/>
        </w:rPr>
        <w:t>magnitude of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bereavement.</w:t>
      </w:r>
      <w:r w:rsidR="00274EE4">
        <w:rPr>
          <w:rFonts w:cs="Calibri"/>
          <w:lang w:val="en-US" w:eastAsia="de-DE"/>
        </w:rPr>
        <w:t xml:space="preserve"> </w:t>
      </w:r>
      <w:r w:rsidR="00546895">
        <w:rPr>
          <w:rFonts w:cs="Calibri"/>
          <w:lang w:val="en-US" w:eastAsia="de-DE"/>
        </w:rPr>
        <w:t xml:space="preserve">Our method will be </w:t>
      </w:r>
      <w:r w:rsidR="00672EF2">
        <w:rPr>
          <w:rFonts w:cs="Calibri"/>
          <w:lang w:val="en-US" w:eastAsia="de-DE"/>
        </w:rPr>
        <w:t xml:space="preserve">efficiently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micro-simulations </w:t>
      </w:r>
      <w:r w:rsidR="002D5DFF">
        <w:rPr>
          <w:rFonts w:cs="Calibri"/>
          <w:lang w:val="en-US" w:eastAsia="de-DE"/>
        </w:rPr>
        <w:t>to model the effect of the pandemic on 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a series of micro-simulations 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FF0D8F">
        <w:rPr>
          <w:rFonts w:cs="Calibri"/>
          <w:lang w:val="en-US" w:eastAsia="de-DE"/>
        </w:rPr>
        <w:t xml:space="preserve"> </w:t>
      </w:r>
      <w:r w:rsidR="00365219">
        <w:rPr>
          <w:rFonts w:cs="Calibri"/>
          <w:lang w:val="en-US" w:eastAsia="de-DE"/>
        </w:rPr>
        <w:t>As a robustness check, we will compare estimates from the mathematical models and the micro-</w:t>
      </w:r>
      <w:commentRangeStart w:id="5"/>
      <w:r w:rsidR="00365219">
        <w:rPr>
          <w:rFonts w:cs="Calibri"/>
          <w:lang w:val="en-US" w:eastAsia="de-DE"/>
        </w:rPr>
        <w:t>simulations</w:t>
      </w:r>
      <w:commentRangeEnd w:id="5"/>
      <w:r w:rsidR="007677E1">
        <w:rPr>
          <w:rStyle w:val="CommentReference"/>
        </w:rPr>
        <w:commentReference w:id="5"/>
      </w:r>
      <w:r w:rsidR="00365219">
        <w:rPr>
          <w:rFonts w:cs="Calibri"/>
          <w:lang w:val="en-US" w:eastAsia="de-DE"/>
        </w:rPr>
        <w:t>.</w:t>
      </w:r>
    </w:p>
    <w:p w14:paraId="0EEF3D3C" w14:textId="77777777" w:rsidR="00FF0D8F" w:rsidRPr="00BF73DB" w:rsidRDefault="00FF0D8F" w:rsidP="0079771A">
      <w:pPr>
        <w:spacing w:after="60" w:line="240" w:lineRule="auto"/>
        <w:jc w:val="both"/>
        <w:rPr>
          <w:rStyle w:val="CommentReference"/>
          <w:lang w:val="en-US"/>
        </w:rPr>
      </w:pPr>
    </w:p>
    <w:p w14:paraId="0F1FE96D" w14:textId="44A2F36B" w:rsidR="00BF467E" w:rsidRDefault="00BF467E" w:rsidP="0079771A">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Pr="00E3724C">
        <w:rPr>
          <w:rFonts w:cs="Calibri"/>
          <w:lang w:val="en-US" w:eastAsia="de-DE"/>
        </w:rPr>
        <w:t xml:space="preserve">for which </w:t>
      </w:r>
      <w:r w:rsidR="00F829DE">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sidR="00D45151">
        <w:rPr>
          <w:rFonts w:cs="Calibri"/>
          <w:lang w:val="en-US" w:eastAsia="de-DE"/>
        </w:rPr>
        <w:t>, and updated on a weekly basis,</w:t>
      </w:r>
      <w:r w:rsidR="00430420">
        <w:rPr>
          <w:rFonts w:cs="Calibri"/>
          <w:lang w:val="en-US" w:eastAsia="de-DE"/>
        </w:rPr>
        <w:t xml:space="preserve"> from the </w:t>
      </w:r>
      <w:r w:rsidR="002C69F3" w:rsidRPr="0089012E">
        <w:rPr>
          <w:rFonts w:cs="Calibri"/>
          <w:lang w:val="en-US" w:eastAsia="de-DE"/>
        </w:rPr>
        <w:t>“Short-term Mortality Fluctuations”</w:t>
      </w:r>
      <w:r w:rsidR="002C69F3">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9F3CF9">
        <w:rPr>
          <w:rFonts w:cs="Calibri"/>
          <w:lang w:val="en-US" w:eastAsia="de-DE"/>
        </w:rPr>
        <w:t xml:space="preserve">a project </w:t>
      </w:r>
      <w:r w:rsidR="00F707A6">
        <w:rPr>
          <w:rFonts w:cs="Calibri"/>
          <w:lang w:val="en-US" w:eastAsia="de-DE"/>
        </w:rPr>
        <w:t xml:space="preserve">to collect </w:t>
      </w:r>
      <w:r w:rsidR="00F707A6">
        <w:rPr>
          <w:rFonts w:cs="Calibri"/>
          <w:lang w:val="en-US" w:eastAsia="de-DE"/>
        </w:rPr>
        <w:t>Covid-19</w:t>
      </w:r>
      <w:r w:rsidR="00F707A6">
        <w:rPr>
          <w:rFonts w:cs="Calibri"/>
          <w:lang w:val="en-US" w:eastAsia="de-DE"/>
        </w:rPr>
        <w:t xml:space="preserve"> </w:t>
      </w:r>
      <w:bookmarkStart w:id="6" w:name="_GoBack"/>
      <w:bookmarkEnd w:id="6"/>
      <w:r w:rsidR="00BD68A3">
        <w:rPr>
          <w:rFonts w:cs="Calibri"/>
          <w:lang w:val="en-US" w:eastAsia="de-DE"/>
        </w:rPr>
        <w:t xml:space="preserve">excess deaths: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Pr="00E3724C">
        <w:rPr>
          <w:rFonts w:cs="Calibri"/>
          <w:lang w:val="en-US" w:eastAsia="de-DE"/>
        </w:rPr>
        <w:t xml:space="preserve">. The project will produce a range of estimates to reflect the uncertainty inherent </w:t>
      </w:r>
      <w:r w:rsidR="00FF0A4B">
        <w:rPr>
          <w:rFonts w:cs="Calibri"/>
          <w:lang w:val="en-US" w:eastAsia="de-DE"/>
        </w:rPr>
        <w:t xml:space="preserve">in </w:t>
      </w:r>
      <w:r w:rsidRPr="00E3724C">
        <w:rPr>
          <w:rFonts w:cs="Calibri"/>
          <w:lang w:val="en-US" w:eastAsia="de-DE"/>
        </w:rPr>
        <w:t xml:space="preserve">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 xml:space="preserve">would not have experienced in the </w:t>
      </w:r>
      <w:r w:rsidR="00E3016F">
        <w:rPr>
          <w:rFonts w:cs="Calibri"/>
          <w:lang w:val="en-US" w:eastAsia="de-DE"/>
        </w:rPr>
        <w:lastRenderedPageBreak/>
        <w:t>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F881F9A"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Pr="00754806">
        <w:rPr>
          <w:rFonts w:cs="Calibri"/>
          <w:u w:val="single"/>
          <w:lang w:val="en-US" w:eastAsia="de-DE"/>
        </w:rPr>
        <w:t>Development</w:t>
      </w:r>
    </w:p>
    <w:p w14:paraId="26D09706" w14:textId="2D632CAE"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Derive </w:t>
      </w:r>
      <w:r w:rsidR="00617A69">
        <w:rPr>
          <w:rFonts w:cs="Calibri"/>
          <w:lang w:val="en-US" w:eastAsia="de-DE"/>
        </w:rPr>
        <w:t xml:space="preserve">a methodology </w:t>
      </w:r>
      <w:r w:rsidRPr="00A25D1C">
        <w:rPr>
          <w:rFonts w:cs="Calibri"/>
          <w:lang w:val="en-US" w:eastAsia="de-DE"/>
        </w:rPr>
        <w:t>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E9398D">
        <w:rPr>
          <w:rFonts w:cs="Calibri"/>
          <w:lang w:val="en-US" w:eastAsia="de-DE"/>
        </w:rPr>
        <w:t>package</w:t>
      </w:r>
    </w:p>
    <w:p w14:paraId="2B3E9686" w14:textId="4D3A4C45"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Estimate excess bereavement</w:t>
      </w:r>
      <w:r w:rsidR="00486FBF" w:rsidRPr="00A25D1C">
        <w:rPr>
          <w:rFonts w:cs="Calibri"/>
          <w:lang w:val="en-US" w:eastAsia="de-DE"/>
        </w:rPr>
        <w:t xml:space="preserve"> for an initial set of</w:t>
      </w:r>
      <w:r w:rsidR="00EE19E8">
        <w:rPr>
          <w:rFonts w:cs="Calibri"/>
          <w:lang w:val="en-US" w:eastAsia="de-DE"/>
        </w:rPr>
        <w:t xml:space="preserve"> 13</w:t>
      </w:r>
      <w:r w:rsidR="00486FBF" w:rsidRPr="00A25D1C">
        <w:rPr>
          <w:rFonts w:cs="Calibri"/>
          <w:lang w:val="en-US" w:eastAsia="de-DE"/>
        </w:rPr>
        <w:t xml:space="preserve"> countries</w:t>
      </w:r>
      <w:r w:rsidR="00507F90">
        <w:rPr>
          <w:rFonts w:cs="Calibri"/>
          <w:lang w:val="en-US" w:eastAsia="de-DE"/>
        </w:rPr>
        <w:t xml:space="preserve"> </w:t>
      </w:r>
      <w:r w:rsidR="00EE19E8">
        <w:rPr>
          <w:rFonts w:cs="Calibri"/>
          <w:lang w:val="en-US" w:eastAsia="de-DE"/>
        </w:rPr>
        <w:t xml:space="preserve">using </w:t>
      </w:r>
      <w:r w:rsidR="00507F90">
        <w:rPr>
          <w:rFonts w:cs="Calibri"/>
          <w:lang w:val="en-US" w:eastAsia="de-DE"/>
        </w:rPr>
        <w:t>data</w:t>
      </w:r>
      <w:r w:rsidR="00EE19E8">
        <w:rPr>
          <w:rFonts w:cs="Calibri"/>
          <w:lang w:val="en-US" w:eastAsia="de-DE"/>
        </w:rPr>
        <w:t xml:space="preserve"> from the </w:t>
      </w:r>
      <w:r w:rsidR="00EE19E8">
        <w:rPr>
          <w:lang w:val="en-US"/>
        </w:rPr>
        <w:t>“</w:t>
      </w:r>
      <w:r w:rsidR="00EE19E8" w:rsidRPr="00F10A48">
        <w:rPr>
          <w:lang w:val="en-US"/>
        </w:rPr>
        <w:t>Short-term Mortality Fluctuations</w:t>
      </w:r>
      <w:r w:rsidR="00EE19E8">
        <w:rPr>
          <w:lang w:val="en-US"/>
        </w:rPr>
        <w:t>” database</w:t>
      </w:r>
    </w:p>
    <w:p w14:paraId="1B216840" w14:textId="77777777"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14:paraId="6BA9235C" w14:textId="77777777" w:rsidR="00D55DBC" w:rsidRDefault="00D55DBC" w:rsidP="00D55DBC">
      <w:pPr>
        <w:pStyle w:val="ListParagraph"/>
        <w:spacing w:after="60" w:line="240" w:lineRule="auto"/>
        <w:jc w:val="both"/>
        <w:rPr>
          <w:rFonts w:cs="Calibri"/>
          <w:lang w:val="en-US" w:eastAsia="de-DE"/>
        </w:rPr>
      </w:pPr>
    </w:p>
    <w:p w14:paraId="52BE5E88" w14:textId="77777777"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14:paraId="6C3D66A3" w14:textId="77777777"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14:paraId="0A977640" w14:textId="7777777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77777777"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Pr="00E40D00"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777777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38D27A40"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r w:rsidR="00C25B06" w:rsidRPr="00904298">
        <w:rPr>
          <w:rFonts w:cs="Calibri"/>
          <w:lang w:val="en-US" w:eastAsia="de-DE"/>
        </w:rPr>
        <w:t>https://research-app.shinyapps.io/child_death_paa/</w:t>
      </w:r>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7"/>
      <w:commentRangeStart w:id="8"/>
      <w:r w:rsidR="008430EB">
        <w:rPr>
          <w:rFonts w:cs="Arial"/>
          <w:b/>
          <w:smallCaps/>
          <w:lang w:val="en-US"/>
        </w:rPr>
        <w:t xml:space="preserve"> the </w:t>
      </w:r>
      <w:commentRangeEnd w:id="7"/>
      <w:r w:rsidR="002A5626">
        <w:rPr>
          <w:rStyle w:val="CommentReference"/>
        </w:rPr>
        <w:commentReference w:id="7"/>
      </w:r>
      <w:commentRangeEnd w:id="8"/>
      <w:r w:rsidR="00742495">
        <w:rPr>
          <w:rStyle w:val="CommentReference"/>
        </w:rPr>
        <w:commentReference w:id="8"/>
      </w:r>
      <w:r w:rsidR="008430EB">
        <w:rPr>
          <w:rFonts w:cs="Arial"/>
          <w:b/>
          <w:smallCaps/>
          <w:lang w:val="en-US"/>
        </w:rPr>
        <w:t>Corona Pandemic</w:t>
      </w:r>
    </w:p>
    <w:p w14:paraId="02AFEA76" w14:textId="294D202F"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AD36E6">
        <w:rPr>
          <w:rFonts w:cs="Calibri"/>
          <w:lang w:val="en-US" w:eastAsia="de-DE"/>
        </w:rPr>
        <w:t xml:space="preserve"> and in the context of mortality crises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68941FB8"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 xml:space="preserve">For many people living in the Global North this will be their first close encounter with death, as historically low mortality rates have implied a </w:t>
      </w:r>
      <w:r w:rsidRPr="00475210">
        <w:rPr>
          <w:rFonts w:cs="Calibri"/>
          <w:lang w:val="en-US" w:eastAsia="de-DE"/>
        </w:rPr>
        <w:lastRenderedPageBreak/>
        <w:t>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 xml:space="preserve">Relevance of the topic for </w:t>
      </w:r>
      <w:commentRangeStart w:id="9"/>
      <w:r>
        <w:rPr>
          <w:rFonts w:cs="Arial"/>
          <w:b/>
          <w:smallCaps/>
          <w:lang w:val="en-US"/>
        </w:rPr>
        <w:t>Science</w:t>
      </w:r>
      <w:commentRangeEnd w:id="9"/>
      <w:r w:rsidR="00165BF4">
        <w:rPr>
          <w:rStyle w:val="CommentReference"/>
        </w:rPr>
        <w:commentReference w:id="9"/>
      </w:r>
    </w:p>
    <w:p w14:paraId="707DE309" w14:textId="001D6574" w:rsidR="00F874CE" w:rsidRDefault="001C20BD" w:rsidP="001C20BD">
      <w:pPr>
        <w:spacing w:after="60" w:line="240" w:lineRule="auto"/>
        <w:jc w:val="both"/>
        <w:rPr>
          <w:rFonts w:cs="Calibri"/>
          <w:lang w:val="en-US" w:eastAsia="de-DE"/>
        </w:rPr>
      </w:pPr>
      <w:r w:rsidRPr="001C20BD">
        <w:rPr>
          <w:rFonts w:cs="Calibri"/>
          <w:lang w:val="en-US" w:eastAsia="de-DE"/>
        </w:rPr>
        <w:t xml:space="preserve">Our project will operationalize, for the first time, a set of demographic equations that can be used to estimate the expected number of surviving kin and the number of kin expected to die in the context of dramatic changes in </w:t>
      </w:r>
      <w:r w:rsidR="002A5626">
        <w:rPr>
          <w:rFonts w:cs="Calibri"/>
          <w:lang w:val="en-US" w:eastAsia="de-DE"/>
        </w:rPr>
        <w:t xml:space="preserve">mortality </w:t>
      </w:r>
      <w:r w:rsidRPr="001C20BD">
        <w:rPr>
          <w:rFonts w:cs="Calibri"/>
          <w:lang w:val="en-US" w:eastAsia="de-DE"/>
        </w:rPr>
        <w:t>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3F20E8">
        <w:rPr>
          <w:rFonts w:cs="Calibri"/>
          <w:lang w:val="en-US" w:eastAsia="de-DE"/>
        </w:rPr>
        <w:t xml:space="preserve"> </w:t>
      </w:r>
      <w:r w:rsidR="003F20E8">
        <w:rPr>
          <w:rFonts w:cs="Calibri"/>
          <w:lang w:val="en-US" w:eastAsia="de-DE"/>
        </w:rPr>
        <w:fldChar w:fldCharType="begin"/>
      </w:r>
      <w:r w:rsidR="003F20E8">
        <w:rPr>
          <w:rFonts w:cs="Calibri"/>
          <w:lang w:val="en-US" w:eastAsia="de-DE"/>
        </w:rPr>
        <w:instrText xml:space="preserve"> ADDIN ZOTERO_ITEM CSL_CITATION {"citationID":"GFw2HAma","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3F20E8">
        <w:rPr>
          <w:rFonts w:cs="Calibri"/>
          <w:lang w:val="en-US" w:eastAsia="de-DE"/>
        </w:rPr>
        <w:fldChar w:fldCharType="separate"/>
      </w:r>
      <w:r w:rsidR="003F20E8" w:rsidRPr="003F20E8">
        <w:rPr>
          <w:rFonts w:cs="Arial"/>
          <w:lang w:val="en-US"/>
        </w:rPr>
        <w:t>(Goodman 1974)</w:t>
      </w:r>
      <w:r w:rsidR="003F20E8">
        <w:rPr>
          <w:rFonts w:cs="Calibri"/>
          <w:lang w:val="en-US" w:eastAsia="de-DE"/>
        </w:rPr>
        <w:fldChar w:fldCharType="end"/>
      </w:r>
      <w:r w:rsidR="00EC7855">
        <w:rPr>
          <w:rFonts w:cs="Calibri"/>
          <w:lang w:val="en-US" w:eastAsia="de-DE"/>
        </w:rPr>
        <w:t xml:space="preserve">. </w:t>
      </w:r>
    </w:p>
    <w:p w14:paraId="287BCC0E" w14:textId="77777777" w:rsidR="00F874CE" w:rsidRDefault="00F874CE" w:rsidP="001C20BD">
      <w:pPr>
        <w:spacing w:after="60" w:line="240" w:lineRule="auto"/>
        <w:jc w:val="both"/>
        <w:rPr>
          <w:rFonts w:cs="Calibri"/>
          <w:lang w:val="en-US" w:eastAsia="de-DE"/>
        </w:rPr>
      </w:pPr>
    </w:p>
    <w:p w14:paraId="304FEB43" w14:textId="75A4430D"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10"/>
      <w:commentRangeStart w:id="11"/>
      <w:r w:rsidRPr="00E35956">
        <w:rPr>
          <w:rFonts w:cs="Arial"/>
          <w:b/>
          <w:smallCaps/>
          <w:lang w:val="en-US"/>
        </w:rPr>
        <w:t>collaboration</w:t>
      </w:r>
      <w:commentRangeEnd w:id="10"/>
      <w:r>
        <w:rPr>
          <w:rStyle w:val="CommentReference"/>
        </w:rPr>
        <w:commentReference w:id="10"/>
      </w:r>
      <w:commentRangeEnd w:id="11"/>
      <w:r w:rsidR="000D1097">
        <w:rPr>
          <w:rStyle w:val="CommentReference"/>
        </w:rPr>
        <w:commentReference w:id="11"/>
      </w:r>
      <w:r w:rsidRPr="00E35956">
        <w:rPr>
          <w:rFonts w:cs="Arial"/>
          <w:b/>
          <w:smallCaps/>
          <w:lang w:val="en-US"/>
        </w:rPr>
        <w:t xml:space="preserve"> </w:t>
      </w:r>
    </w:p>
    <w:p w14:paraId="26E35142" w14:textId="39046C10"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914AB7">
        <w:rPr>
          <w:rFonts w:cs="Calibri"/>
          <w:lang w:val="en-US" w:eastAsia="de-DE"/>
        </w:rPr>
        <w:t xml:space="preserve">, </w:t>
      </w:r>
      <w:r w:rsidRPr="00821C88">
        <w:rPr>
          <w:rFonts w:cs="Calibri"/>
          <w:lang w:val="en-US" w:eastAsia="de-DE"/>
        </w:rPr>
        <w:t>the principal investigator</w:t>
      </w:r>
      <w:r w:rsidR="00914AB7">
        <w:rPr>
          <w:rFonts w:cs="Calibri"/>
          <w:lang w:val="en-US" w:eastAsia="de-DE"/>
        </w:rPr>
        <w:t>,</w:t>
      </w:r>
      <w:r w:rsidRPr="00821C88">
        <w:rPr>
          <w:rFonts w:cs="Calibri"/>
          <w:lang w:val="en-US" w:eastAsia="de-DE"/>
        </w:rPr>
        <w:t xml:space="preserve"> </w:t>
      </w:r>
      <w:r w:rsidR="00C00951">
        <w:rPr>
          <w:rFonts w:cs="Calibri"/>
          <w:lang w:val="en-US" w:eastAsia="de-DE"/>
        </w:rPr>
        <w:t xml:space="preserve">will lead the project and contribute to the methodological and empirical work, as well as to the write-up of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8022E2">
        <w:rPr>
          <w:rFonts w:cs="Calibri"/>
          <w:lang w:val="en-US" w:eastAsia="de-DE"/>
        </w:rPr>
        <w:t>, who</w:t>
      </w:r>
      <w:r w:rsidR="00CA5297">
        <w:rPr>
          <w:rFonts w:cs="Calibri"/>
          <w:lang w:val="en-US" w:eastAsia="de-DE"/>
        </w:rPr>
        <w:t xml:space="preserve"> </w:t>
      </w:r>
      <w:r w:rsidR="00114DB9">
        <w:rPr>
          <w:rFonts w:cs="Calibri"/>
          <w:lang w:val="en-US" w:eastAsia="de-DE"/>
        </w:rPr>
        <w:t>has ample experience in actuarial and mathematical demography</w:t>
      </w:r>
      <w:r w:rsidR="008022E2">
        <w:rPr>
          <w:rFonts w:cs="Calibri"/>
          <w:lang w:val="en-US" w:eastAsia="de-DE"/>
        </w:rPr>
        <w:t>,</w:t>
      </w:r>
      <w:r w:rsidR="00114DB9">
        <w:rPr>
          <w:rFonts w:cs="Calibri"/>
          <w:lang w:val="en-US" w:eastAsia="de-DE"/>
        </w:rPr>
        <w:t xml:space="preserve"> </w:t>
      </w:r>
      <w:r w:rsidR="00FD796E">
        <w:rPr>
          <w:rFonts w:cs="Calibri"/>
          <w:lang w:val="en-US" w:eastAsia="de-DE"/>
        </w:rPr>
        <w:t>will lead the formal methodological development.</w:t>
      </w:r>
      <w:r w:rsidR="009C7C84">
        <w:rPr>
          <w:rFonts w:cs="Calibri"/>
          <w:lang w:val="en-US" w:eastAsia="de-DE"/>
        </w:rPr>
        <w:t xml:space="preserve"> A second research assistant will be hired to conduct the empirical analysis</w:t>
      </w:r>
      <w:r w:rsidR="00594775">
        <w:rPr>
          <w:rFonts w:cs="Calibri"/>
          <w:lang w:val="en-US" w:eastAsia="de-DE"/>
        </w:rPr>
        <w:t xml:space="preserve"> and help produce an open-source </w:t>
      </w:r>
      <w:r w:rsidR="003F3311">
        <w:rPr>
          <w:rFonts w:cs="Calibri"/>
          <w:lang w:val="en-US" w:eastAsia="de-DE"/>
        </w:rPr>
        <w:t>implementation of our new method</w:t>
      </w:r>
      <w:r w:rsidR="00251325">
        <w:rPr>
          <w:rFonts w:cs="Calibri"/>
          <w:lang w:val="en-US" w:eastAsia="de-DE"/>
        </w:rPr>
        <w:t xml:space="preserve"> in the R language.</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commentRangeStart w:id="12"/>
      <w:r>
        <w:rPr>
          <w:rFonts w:cs="Arial"/>
          <w:b/>
          <w:smallCaps/>
          <w:lang w:val="en-US"/>
        </w:rPr>
        <w:t>References</w:t>
      </w:r>
      <w:commentRangeEnd w:id="12"/>
      <w:r w:rsidR="00421665">
        <w:rPr>
          <w:rStyle w:val="CommentReference"/>
        </w:rPr>
        <w:commentReference w:id="12"/>
      </w:r>
    </w:p>
    <w:p w14:paraId="6850B98D" w14:textId="77777777" w:rsidR="00421665" w:rsidRPr="00421665" w:rsidRDefault="00245378" w:rsidP="00421665">
      <w:pPr>
        <w:pStyle w:val="Bibliography"/>
        <w:rPr>
          <w:rFonts w:cs="Arial"/>
          <w:szCs w:val="24"/>
          <w:lang w:val="en-US"/>
        </w:rPr>
      </w:pPr>
      <w:r>
        <w:rPr>
          <w:lang w:val="en-US" w:eastAsia="de-DE"/>
        </w:rPr>
        <w:fldChar w:fldCharType="begin"/>
      </w:r>
      <w:r w:rsidR="00421665">
        <w:rPr>
          <w:lang w:val="en-US" w:eastAsia="de-DE"/>
        </w:rPr>
        <w:instrText xml:space="preserve"> ADDIN ZOTERO_BIBL {"uncited":[],"omitted":[],"custom":[[["http://zotero.org/groups/2241996/items/RD98648V"],"Umberson, D., Olson, J.S., Crosnoe, R., Liu, H., Pudrovska, T., and Donnelly, R. (2017). Death of family members as an overlooked source of racial disadvantage in the United States. {\\i{}Proceedings of the National Academy of Sciences} 114(5):915\\uc0\\u8211{}920."],[["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421665" w:rsidRPr="00421665">
        <w:rPr>
          <w:rFonts w:cs="Arial"/>
          <w:szCs w:val="24"/>
          <w:lang w:val="en-US"/>
        </w:rPr>
        <w:t xml:space="preserve">Alburez-Gutierrez, D., Kolk, M., and Zagheni, E. (2019). </w:t>
      </w:r>
      <w:r w:rsidR="00421665" w:rsidRPr="00421665">
        <w:rPr>
          <w:rFonts w:cs="Arial"/>
          <w:i/>
          <w:iCs/>
          <w:szCs w:val="24"/>
          <w:lang w:val="en-US"/>
        </w:rPr>
        <w:t>Women’s Experience of Child Death over the Life Course: A Global Demographic Perspective</w:t>
      </w:r>
      <w:r w:rsidR="00421665" w:rsidRPr="00421665">
        <w:rPr>
          <w:rFonts w:cs="Arial"/>
          <w:szCs w:val="24"/>
          <w:lang w:val="en-US"/>
        </w:rPr>
        <w:t>. SocArXiv. doi:10.31235/osf.io/s69fz.</w:t>
      </w:r>
    </w:p>
    <w:p w14:paraId="7BEB324E" w14:textId="77777777" w:rsidR="00421665" w:rsidRPr="00421665" w:rsidRDefault="00421665" w:rsidP="00421665">
      <w:pPr>
        <w:pStyle w:val="Bibliography"/>
        <w:rPr>
          <w:rFonts w:cs="Arial"/>
          <w:szCs w:val="24"/>
          <w:lang w:val="en-US"/>
        </w:rPr>
      </w:pPr>
      <w:r w:rsidRPr="00421665">
        <w:rPr>
          <w:rFonts w:cs="Arial"/>
          <w:szCs w:val="24"/>
          <w:lang w:val="en-US"/>
        </w:rPr>
        <w:t xml:space="preserve">Goodman, L.A. (1974). Family Formation and the Frequency of Various Kinship Relationships. </w:t>
      </w:r>
      <w:r w:rsidRPr="00421665">
        <w:rPr>
          <w:rFonts w:cs="Arial"/>
          <w:i/>
          <w:iCs/>
          <w:szCs w:val="24"/>
          <w:lang w:val="en-US"/>
        </w:rPr>
        <w:t>Theoretical Population Biology</w:t>
      </w:r>
      <w:r w:rsidRPr="00421665">
        <w:rPr>
          <w:rFonts w:cs="Arial"/>
          <w:szCs w:val="24"/>
          <w:lang w:val="en-US"/>
        </w:rPr>
        <w:t>:27.</w:t>
      </w:r>
    </w:p>
    <w:p w14:paraId="08F5E39C" w14:textId="77777777" w:rsidR="00421665" w:rsidRPr="00421665" w:rsidRDefault="00421665" w:rsidP="00421665">
      <w:pPr>
        <w:pStyle w:val="Bibliography"/>
        <w:rPr>
          <w:rFonts w:cs="Arial"/>
          <w:szCs w:val="24"/>
          <w:lang w:val="en-US"/>
        </w:rPr>
      </w:pPr>
      <w:r w:rsidRPr="00421665">
        <w:rPr>
          <w:rFonts w:cs="Arial"/>
          <w:szCs w:val="24"/>
          <w:lang w:val="en-US"/>
        </w:rPr>
        <w:t xml:space="preserve">Hendrickson, K.C. (2009). Morbidity, mortality, and parental grief: A review of the literature on the relationship between the death of a child and the subsequent health of parents. </w:t>
      </w:r>
      <w:r w:rsidRPr="00421665">
        <w:rPr>
          <w:rFonts w:cs="Arial"/>
          <w:i/>
          <w:iCs/>
          <w:szCs w:val="24"/>
          <w:lang w:val="en-US"/>
        </w:rPr>
        <w:t>Palliative and Supportive Care</w:t>
      </w:r>
      <w:r w:rsidRPr="00421665">
        <w:rPr>
          <w:rFonts w:cs="Arial"/>
          <w:szCs w:val="24"/>
          <w:lang w:val="en-US"/>
        </w:rPr>
        <w:t xml:space="preserve"> 7(1):109–119.</w:t>
      </w:r>
    </w:p>
    <w:p w14:paraId="5C298228" w14:textId="77777777" w:rsidR="00421665" w:rsidRPr="00421665" w:rsidRDefault="00421665" w:rsidP="00421665">
      <w:pPr>
        <w:pStyle w:val="Bibliography"/>
        <w:rPr>
          <w:rFonts w:cs="Arial"/>
          <w:szCs w:val="24"/>
          <w:lang w:val="en-US"/>
        </w:rPr>
      </w:pPr>
      <w:r w:rsidRPr="00421665">
        <w:rPr>
          <w:rFonts w:cs="Arial"/>
          <w:szCs w:val="24"/>
          <w:lang w:val="en-US"/>
        </w:rPr>
        <w:t>Mason, C. and Zagheni, E. (2014). The sandwich generation: demographic determinants of global trends. Paper presented at Annual Meeting of the Population Association of America-PAA, Washington, D.C., 2014.</w:t>
      </w:r>
    </w:p>
    <w:p w14:paraId="3F7311FF" w14:textId="77777777" w:rsidR="00421665" w:rsidRPr="00421665" w:rsidRDefault="00421665" w:rsidP="00421665">
      <w:pPr>
        <w:pStyle w:val="Bibliography"/>
        <w:rPr>
          <w:rFonts w:cs="Arial"/>
          <w:szCs w:val="24"/>
          <w:lang w:val="en-US"/>
        </w:rPr>
      </w:pPr>
      <w:r w:rsidRPr="00421665">
        <w:rPr>
          <w:rFonts w:cs="Arial"/>
          <w:szCs w:val="24"/>
          <w:lang w:val="en-US"/>
        </w:rPr>
        <w:t xml:space="preserve">Raker, E.J., Zacher, M., and Lowe, S.R. (2020). Lessons from Hurricane Katrina for predicting the indirect health consequences of the COVID-19 pandemic. </w:t>
      </w:r>
      <w:r w:rsidRPr="00421665">
        <w:rPr>
          <w:rFonts w:cs="Arial"/>
          <w:i/>
          <w:iCs/>
          <w:szCs w:val="24"/>
          <w:lang w:val="en-US"/>
        </w:rPr>
        <w:t>Proceedings of the National Academy of Sciences</w:t>
      </w:r>
      <w:r w:rsidRPr="00421665">
        <w:rPr>
          <w:rFonts w:cs="Arial"/>
          <w:szCs w:val="24"/>
          <w:lang w:val="en-US"/>
        </w:rPr>
        <w:t>:202006706.</w:t>
      </w:r>
    </w:p>
    <w:p w14:paraId="3C8638D5" w14:textId="77777777" w:rsidR="00421665" w:rsidRPr="00421665" w:rsidRDefault="00421665" w:rsidP="00421665">
      <w:pPr>
        <w:pStyle w:val="Bibliography"/>
        <w:rPr>
          <w:rFonts w:cs="Arial"/>
          <w:szCs w:val="24"/>
          <w:lang w:val="en-US"/>
        </w:rPr>
      </w:pPr>
      <w:r w:rsidRPr="00421665">
        <w:rPr>
          <w:rFonts w:cs="Arial"/>
          <w:szCs w:val="24"/>
          <w:lang w:val="en-US"/>
        </w:rPr>
        <w:t xml:space="preserve">Smith-Greenaway, E. and Trinitapoli, J. (2020). Maternal cumulative prevalence measures of child mortality show heavy burden in sub-Saharan Africa. </w:t>
      </w:r>
      <w:r w:rsidRPr="00421665">
        <w:rPr>
          <w:rFonts w:cs="Arial"/>
          <w:i/>
          <w:iCs/>
          <w:szCs w:val="24"/>
          <w:lang w:val="en-US"/>
        </w:rPr>
        <w:t>Proceedings of the National Academy of Sciences</w:t>
      </w:r>
      <w:r w:rsidRPr="00421665">
        <w:rPr>
          <w:rFonts w:cs="Arial"/>
          <w:szCs w:val="24"/>
          <w:lang w:val="en-US"/>
        </w:rPr>
        <w:t>:201907343.</w:t>
      </w:r>
    </w:p>
    <w:p w14:paraId="043F0B04" w14:textId="77777777" w:rsidR="00421665" w:rsidRPr="00421665" w:rsidRDefault="00421665" w:rsidP="00421665">
      <w:pPr>
        <w:pStyle w:val="Bibliography"/>
        <w:rPr>
          <w:rFonts w:cs="Arial"/>
          <w:szCs w:val="24"/>
          <w:lang w:val="en-US"/>
        </w:rPr>
      </w:pPr>
      <w:r w:rsidRPr="00421665">
        <w:rPr>
          <w:rFonts w:cs="Arial"/>
          <w:szCs w:val="24"/>
          <w:lang w:val="en-US"/>
        </w:rPr>
        <w:t xml:space="preserve">Umberson, D., Olson, J.S., Crosnoe, R., Liu, H., Pudrovska, T., and Donnelly, R. (2017). Death of family members as an overlooked source of racial disadvantage in the United States. </w:t>
      </w:r>
      <w:r w:rsidRPr="00421665">
        <w:rPr>
          <w:rFonts w:cs="Arial"/>
          <w:i/>
          <w:iCs/>
          <w:szCs w:val="24"/>
          <w:lang w:val="en-US"/>
        </w:rPr>
        <w:t>Proceedings of the National Academy of Sciences</w:t>
      </w:r>
      <w:r w:rsidRPr="00421665">
        <w:rPr>
          <w:rFonts w:cs="Arial"/>
          <w:szCs w:val="24"/>
          <w:lang w:val="en-US"/>
        </w:rPr>
        <w:t xml:space="preserve"> 114(5):915–920.</w:t>
      </w:r>
    </w:p>
    <w:p w14:paraId="01963E72" w14:textId="77777777" w:rsidR="00421665" w:rsidRPr="00421665" w:rsidRDefault="00421665" w:rsidP="00421665">
      <w:pPr>
        <w:pStyle w:val="Bibliography"/>
        <w:rPr>
          <w:rFonts w:cs="Arial"/>
          <w:szCs w:val="24"/>
        </w:rPr>
      </w:pPr>
      <w:r w:rsidRPr="00421665">
        <w:rPr>
          <w:rFonts w:cs="Arial"/>
          <w:szCs w:val="24"/>
          <w:lang w:val="en-US"/>
        </w:rPr>
        <w:lastRenderedPageBreak/>
        <w:t xml:space="preserve">Verdery, A.M. and Smith-Greenaway, E. (2020). COVID-19 and Family Bereavement in the United States. </w:t>
      </w:r>
      <w:r w:rsidRPr="00421665">
        <w:rPr>
          <w:rFonts w:cs="Arial"/>
          <w:i/>
          <w:iCs/>
          <w:szCs w:val="24"/>
        </w:rPr>
        <w:t>Applied Demography</w:t>
      </w:r>
      <w:r w:rsidRPr="00421665">
        <w:rPr>
          <w:rFonts w:cs="Arial"/>
          <w:szCs w:val="24"/>
        </w:rPr>
        <w:t xml:space="preserve"> 32:1–2.</w:t>
      </w:r>
    </w:p>
    <w:p w14:paraId="47A51082" w14:textId="78010683"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1T07:41:00Z" w:initials="M">
    <w:p w14:paraId="73DA33C3" w14:textId="58A639D0" w:rsidR="002A53BB" w:rsidRDefault="002A53BB">
      <w:pPr>
        <w:pStyle w:val="CommentText"/>
      </w:pPr>
      <w:r>
        <w:rPr>
          <w:rStyle w:val="CommentReference"/>
        </w:rPr>
        <w:annotationRef/>
      </w:r>
      <w:r>
        <w:t>add suda?</w:t>
      </w:r>
    </w:p>
  </w:comment>
  <w:comment w:id="2" w:author="MPIDR_D\alburezgutierrez" w:date="2020-05-21T05:50:00Z" w:initials="M">
    <w:p w14:paraId="454157FD" w14:textId="7D2C5375" w:rsidR="00532CCF" w:rsidRPr="00532CCF" w:rsidRDefault="00532CCF">
      <w:pPr>
        <w:pStyle w:val="CommentText"/>
        <w:rPr>
          <w:lang w:val="en-US"/>
        </w:rPr>
      </w:pPr>
      <w:r>
        <w:rPr>
          <w:rStyle w:val="CommentReference"/>
        </w:rPr>
        <w:annotationRef/>
      </w:r>
      <w:r w:rsidRPr="00532CCF">
        <w:rPr>
          <w:lang w:val="en-US"/>
        </w:rPr>
        <w:t xml:space="preserve">KM: </w:t>
      </w:r>
      <w:r w:rsidRPr="00A56B6C">
        <w:rPr>
          <w:lang w:val="en-GB"/>
        </w:rPr>
        <w:t xml:space="preserve">Why?  </w:t>
      </w:r>
      <w:r>
        <w:rPr>
          <w:lang w:val="en-GB"/>
        </w:rPr>
        <w:t>I would explain why you are investigating this particular issue (a further refinement of excess death perhaps) – and I think obj 4 is a strong starting point (and can be linked to other things, e.g. declining birth rates due to lack of grandparents).</w:t>
      </w:r>
    </w:p>
  </w:comment>
  <w:comment w:id="3" w:author="MPIDR_D\alburezgutierrez" w:date="2020-05-21T06:00:00Z" w:initials="M">
    <w:p w14:paraId="76BCAD30" w14:textId="31E2CA7E" w:rsidR="00571901" w:rsidRPr="00552CEF" w:rsidRDefault="00571901">
      <w:pPr>
        <w:pStyle w:val="CommentText"/>
        <w:rPr>
          <w:lang w:val="en-US"/>
        </w:rPr>
      </w:pPr>
      <w:r>
        <w:rPr>
          <w:rStyle w:val="CommentReference"/>
        </w:rPr>
        <w:annotationRef/>
      </w:r>
      <w:r w:rsidRPr="00552CEF">
        <w:rPr>
          <w:lang w:val="en-US"/>
        </w:rPr>
        <w:t>EZ link to micro-level outcomes? as a possibility for future reserach</w:t>
      </w:r>
    </w:p>
  </w:comment>
  <w:comment w:id="4" w:author="MPIDR_D\alburezgutierrez" w:date="2020-05-21T05:50:00Z" w:initials="M">
    <w:p w14:paraId="1BA32E58" w14:textId="1429461F" w:rsidR="00532CCF" w:rsidRPr="00532CCF" w:rsidRDefault="00532CCF">
      <w:pPr>
        <w:pStyle w:val="CommentText"/>
        <w:rPr>
          <w:lang w:val="en-GB"/>
        </w:rPr>
      </w:pPr>
      <w:r>
        <w:rPr>
          <w:rStyle w:val="CommentReference"/>
        </w:rPr>
        <w:annotationRef/>
      </w:r>
      <w:r w:rsidRPr="00532CCF">
        <w:rPr>
          <w:lang w:val="en-US"/>
        </w:rPr>
        <w:t xml:space="preserve">KM: </w:t>
      </w:r>
      <w:r>
        <w:rPr>
          <w:rStyle w:val="CommentReference"/>
        </w:rPr>
        <w:annotationRef/>
      </w:r>
      <w:r w:rsidRPr="00A56B6C">
        <w:rPr>
          <w:lang w:val="en-GB"/>
        </w:rPr>
        <w:t xml:space="preserve">I think these are rather the steps you need to take during this projects than actual objectives </w:t>
      </w:r>
    </w:p>
  </w:comment>
  <w:comment w:id="5" w:author="MPIDR_D\alburezgutierrez" w:date="2020-05-21T07:41:00Z" w:initials="M">
    <w:p w14:paraId="5579F9CA" w14:textId="3F1C1133" w:rsidR="007677E1" w:rsidRDefault="007677E1">
      <w:pPr>
        <w:pStyle w:val="CommentText"/>
      </w:pPr>
      <w:r>
        <w:rPr>
          <w:rStyle w:val="CommentReference"/>
        </w:rPr>
        <w:annotationRef/>
      </w:r>
      <w:r>
        <w:t>suda?</w:t>
      </w:r>
      <w:r w:rsidR="00282AE1">
        <w:t xml:space="preserve"> focus only on Sweden</w:t>
      </w:r>
    </w:p>
  </w:comment>
  <w:comment w:id="7" w:author="Emily Smith-Greenaway" w:date="2020-05-19T16:05:00Z" w:initials="ES">
    <w:p w14:paraId="7FAED3BE" w14:textId="50262D50" w:rsidR="002A5626" w:rsidRPr="00AF602D" w:rsidRDefault="002A5626">
      <w:pPr>
        <w:pStyle w:val="CommentText"/>
        <w:rPr>
          <w:lang w:val="en-US"/>
        </w:rPr>
      </w:pPr>
      <w:r>
        <w:rPr>
          <w:rStyle w:val="CommentReference"/>
        </w:rPr>
        <w:annotationRef/>
      </w:r>
      <w:r w:rsidRPr="00AF602D">
        <w:rPr>
          <w:lang w:val="en-US"/>
        </w:rPr>
        <w:t xml:space="preserve">Can you pull some of this upfront? Or was this structure provided by potential fundre? This may all help reviewers recognize the value of aims 1 through 3. </w:t>
      </w:r>
    </w:p>
  </w:comment>
  <w:comment w:id="8" w:author="MPIDR_D\alburezgutierrez" w:date="2020-05-21T05:52:00Z" w:initials="M">
    <w:p w14:paraId="0C0CD102" w14:textId="373380AF" w:rsidR="00742495" w:rsidRPr="00552CEF" w:rsidRDefault="00742495">
      <w:pPr>
        <w:pStyle w:val="CommentText"/>
        <w:rPr>
          <w:lang w:val="en-US"/>
        </w:rPr>
      </w:pPr>
      <w:r>
        <w:rPr>
          <w:rStyle w:val="CommentReference"/>
        </w:rPr>
        <w:annotationRef/>
      </w:r>
      <w:r w:rsidRPr="00552CEF">
        <w:rPr>
          <w:lang w:val="en-US"/>
        </w:rPr>
        <w:t>Ask KM</w:t>
      </w:r>
    </w:p>
  </w:comment>
  <w:comment w:id="9" w:author="MPIDR_D\alburezgutierrez" w:date="2020-05-21T06:00:00Z" w:initials="M">
    <w:p w14:paraId="6BA49829" w14:textId="04F94226" w:rsidR="00165BF4" w:rsidRPr="00552CEF" w:rsidRDefault="00165BF4">
      <w:pPr>
        <w:pStyle w:val="CommentText"/>
        <w:rPr>
          <w:lang w:val="en-US"/>
        </w:rPr>
      </w:pPr>
      <w:r>
        <w:rPr>
          <w:rStyle w:val="CommentReference"/>
        </w:rPr>
        <w:annotationRef/>
      </w:r>
      <w:r w:rsidRPr="00552CEF">
        <w:rPr>
          <w:lang w:val="en-US"/>
        </w:rPr>
        <w:t>specify reserach question</w:t>
      </w:r>
      <w:r w:rsidR="006C3DA1" w:rsidRPr="00552CEF">
        <w:rPr>
          <w:lang w:val="en-US"/>
        </w:rPr>
        <w:t>. Good place to link with micro-level outcomes?</w:t>
      </w:r>
    </w:p>
  </w:comment>
  <w:comment w:id="10" w:author="MPIDR_D\mccann" w:date="2020-05-21T05:52:00Z" w:initials="KMcC">
    <w:p w14:paraId="1C852872" w14:textId="77777777" w:rsidR="00F43373" w:rsidRPr="003F51B6" w:rsidRDefault="00F43373" w:rsidP="00F43373">
      <w:pPr>
        <w:pStyle w:val="CommentText"/>
        <w:rPr>
          <w:lang w:val="en-GB"/>
        </w:rPr>
      </w:pPr>
      <w:r>
        <w:rPr>
          <w:rStyle w:val="CommentReference"/>
        </w:rPr>
        <w:annotationRef/>
      </w:r>
      <w:r w:rsidRPr="003F51B6">
        <w:rPr>
          <w:lang w:val="en-GB"/>
        </w:rPr>
        <w:t xml:space="preserve">You could use this section to describe the research team, and who does what. </w:t>
      </w:r>
      <w:r>
        <w:rPr>
          <w:lang w:val="en-GB"/>
        </w:rPr>
        <w:t>Wasn’t there someone from Argentina too?</w:t>
      </w:r>
    </w:p>
  </w:comment>
  <w:comment w:id="11"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12" w:author="MPIDR_D\alburezgutierrez" w:date="2020-05-21T07:33:00Z" w:initials="M">
    <w:p w14:paraId="01FB2B8B" w14:textId="503F6355" w:rsidR="00421665" w:rsidRDefault="00421665">
      <w:pPr>
        <w:pStyle w:val="CommentText"/>
      </w:pPr>
      <w:r>
        <w:rPr>
          <w:rStyle w:val="CommentReference"/>
        </w:rPr>
        <w:annotationRef/>
      </w:r>
      <w:r>
        <w:t xml:space="preserve">add pnas </w:t>
      </w:r>
      <w:r w:rsidR="00061106">
        <w:t>l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ECD790" w14:textId="77777777" w:rsidR="00667C5D" w:rsidRDefault="00667C5D" w:rsidP="004A3469">
      <w:pPr>
        <w:spacing w:after="0" w:line="240" w:lineRule="auto"/>
      </w:pPr>
      <w:r>
        <w:separator/>
      </w:r>
    </w:p>
  </w:endnote>
  <w:endnote w:type="continuationSeparator" w:id="0">
    <w:p w14:paraId="74B01BD8" w14:textId="77777777" w:rsidR="00667C5D" w:rsidRDefault="00667C5D"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F707A6">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4490F4" w14:textId="77777777" w:rsidR="00667C5D" w:rsidRDefault="00667C5D" w:rsidP="004A3469">
      <w:pPr>
        <w:spacing w:after="0" w:line="240" w:lineRule="auto"/>
      </w:pPr>
      <w:r>
        <w:separator/>
      </w:r>
    </w:p>
  </w:footnote>
  <w:footnote w:type="continuationSeparator" w:id="0">
    <w:p w14:paraId="2E27E70D" w14:textId="77777777" w:rsidR="00667C5D" w:rsidRDefault="00667C5D" w:rsidP="004A3469">
      <w:pPr>
        <w:spacing w:after="0" w:line="240" w:lineRule="auto"/>
      </w:pPr>
      <w:r>
        <w:continuationSeparator/>
      </w:r>
    </w:p>
  </w:footnote>
  <w:footnote w:id="1">
    <w:p w14:paraId="79026E30" w14:textId="77777777" w:rsidR="00312537" w:rsidRPr="00312537" w:rsidRDefault="00312537">
      <w:pPr>
        <w:pStyle w:val="FootnoteText"/>
        <w:rPr>
          <w:lang w:val="en-US"/>
        </w:rPr>
      </w:pPr>
      <w:r w:rsidRPr="00B32A75">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14:paraId="6D4A2697" w14:textId="77777777" w:rsidR="00312537" w:rsidRPr="00312537" w:rsidRDefault="00312537">
      <w:pPr>
        <w:pStyle w:val="FootnoteText"/>
        <w:rPr>
          <w:lang w:val="en-US"/>
        </w:rPr>
      </w:pPr>
      <w:r w:rsidRPr="00B32A75">
        <w:rPr>
          <w:rStyle w:val="FootnoteReference"/>
        </w:rPr>
        <w:footnoteRef/>
      </w:r>
      <w:r w:rsidRPr="00312537">
        <w:rPr>
          <w:lang w:val="en-US"/>
        </w:rPr>
        <w:t xml:space="preserve"> </w:t>
      </w:r>
      <w:hyperlink r:id="rId2" w:history="1">
        <w:r w:rsidRPr="00EC175F">
          <w:rPr>
            <w:rStyle w:val="Hyperlink"/>
            <w:lang w:val="en-US"/>
          </w:rPr>
          <w:t>https://github.com/timriffe/covid_age</w:t>
        </w:r>
      </w:hyperlink>
    </w:p>
  </w:footnote>
  <w:footnote w:id="3">
    <w:p w14:paraId="50B75223" w14:textId="77777777" w:rsidR="00AA1006" w:rsidRPr="00857A80" w:rsidRDefault="00AA1006">
      <w:pPr>
        <w:pStyle w:val="FootnoteText"/>
        <w:rPr>
          <w:rFonts w:cs="Calibri"/>
          <w:lang w:val="en-US" w:eastAsia="de-DE"/>
        </w:rPr>
      </w:pPr>
      <w:r w:rsidRPr="00B32A75">
        <w:rPr>
          <w:rStyle w:val="FootnoteReference"/>
        </w:rPr>
        <w:footnoteRef/>
      </w:r>
      <w:r w:rsidRPr="00D66E63">
        <w:rPr>
          <w:lang w:val="en-US"/>
        </w:rPr>
        <w:t xml:space="preserve"> </w:t>
      </w:r>
      <w:hyperlink r:id="rId3" w:history="1">
        <w:r w:rsidR="00312537" w:rsidRPr="00EC175F">
          <w:rPr>
            <w:rStyle w:val="Hyperlink"/>
            <w:lang w:val="en-US"/>
          </w:rPr>
          <w:t>https://ourworldindata.org/coronavirus-testing</w:t>
        </w:r>
      </w:hyperlink>
      <w:r w:rsidR="00312537">
        <w:rPr>
          <w:lang w:val="en-US"/>
        </w:rPr>
        <w:t xml:space="preserve"> </w:t>
      </w:r>
    </w:p>
  </w:footnote>
  <w:footnote w:id="4">
    <w:p w14:paraId="23D6D61E" w14:textId="77777777" w:rsidR="00857A80" w:rsidRPr="00857A80" w:rsidRDefault="00857A80">
      <w:pPr>
        <w:pStyle w:val="FootnoteText"/>
        <w:rPr>
          <w:lang w:val="en-US"/>
        </w:rPr>
      </w:pPr>
      <w:r w:rsidRPr="00B32A75">
        <w:rPr>
          <w:rStyle w:val="FootnoteReference"/>
        </w:rPr>
        <w:footnoteRef/>
      </w:r>
      <w:r w:rsidRPr="00857A80">
        <w:rPr>
          <w:lang w:val="en-US"/>
        </w:rPr>
        <w:t xml:space="preserve"> </w:t>
      </w:r>
      <w:hyperlink r:id="rId4" w:history="1">
        <w:r w:rsidRPr="00EC175F">
          <w:rPr>
            <w:rStyle w:val="Hyperlink"/>
            <w:lang w:val="en-US"/>
          </w:rPr>
          <w:t>https://www.bsg.ox.ac.uk/research/publications/variation-government-responses-covid-19</w:t>
        </w:r>
      </w:hyperlink>
      <w:r>
        <w:rPr>
          <w:lang w:val="en-US"/>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22C74"/>
    <w:rsid w:val="00024BAE"/>
    <w:rsid w:val="00025137"/>
    <w:rsid w:val="00030260"/>
    <w:rsid w:val="00030E7D"/>
    <w:rsid w:val="00031C35"/>
    <w:rsid w:val="000413AC"/>
    <w:rsid w:val="0005297C"/>
    <w:rsid w:val="000552F2"/>
    <w:rsid w:val="00056530"/>
    <w:rsid w:val="00061106"/>
    <w:rsid w:val="00070928"/>
    <w:rsid w:val="00073F51"/>
    <w:rsid w:val="00077E8A"/>
    <w:rsid w:val="00082E2D"/>
    <w:rsid w:val="00083D48"/>
    <w:rsid w:val="00097805"/>
    <w:rsid w:val="000A17CB"/>
    <w:rsid w:val="000A19B6"/>
    <w:rsid w:val="000C1C7D"/>
    <w:rsid w:val="000C3D58"/>
    <w:rsid w:val="000C4621"/>
    <w:rsid w:val="000D0F0E"/>
    <w:rsid w:val="000D1097"/>
    <w:rsid w:val="000D119C"/>
    <w:rsid w:val="000E0270"/>
    <w:rsid w:val="000E2E4E"/>
    <w:rsid w:val="000F00FA"/>
    <w:rsid w:val="000F18DD"/>
    <w:rsid w:val="000F3407"/>
    <w:rsid w:val="000F6CFE"/>
    <w:rsid w:val="001102BD"/>
    <w:rsid w:val="00114DB9"/>
    <w:rsid w:val="00132E20"/>
    <w:rsid w:val="00133B24"/>
    <w:rsid w:val="0013511B"/>
    <w:rsid w:val="00145CA0"/>
    <w:rsid w:val="00156A92"/>
    <w:rsid w:val="0015723C"/>
    <w:rsid w:val="00160CEF"/>
    <w:rsid w:val="0016410F"/>
    <w:rsid w:val="00165BF4"/>
    <w:rsid w:val="00170DE8"/>
    <w:rsid w:val="001711AB"/>
    <w:rsid w:val="00191512"/>
    <w:rsid w:val="00196F34"/>
    <w:rsid w:val="001B6491"/>
    <w:rsid w:val="001B684D"/>
    <w:rsid w:val="001C019F"/>
    <w:rsid w:val="001C168F"/>
    <w:rsid w:val="001C20BD"/>
    <w:rsid w:val="001C562D"/>
    <w:rsid w:val="001C6706"/>
    <w:rsid w:val="001C6A68"/>
    <w:rsid w:val="001E6742"/>
    <w:rsid w:val="001F1312"/>
    <w:rsid w:val="001F163A"/>
    <w:rsid w:val="00210E43"/>
    <w:rsid w:val="002145E3"/>
    <w:rsid w:val="00223F23"/>
    <w:rsid w:val="002251AE"/>
    <w:rsid w:val="00230E11"/>
    <w:rsid w:val="002339FB"/>
    <w:rsid w:val="0023642A"/>
    <w:rsid w:val="00237B02"/>
    <w:rsid w:val="00245378"/>
    <w:rsid w:val="00246658"/>
    <w:rsid w:val="00251325"/>
    <w:rsid w:val="00253BFF"/>
    <w:rsid w:val="002603B9"/>
    <w:rsid w:val="002627F1"/>
    <w:rsid w:val="00265098"/>
    <w:rsid w:val="00266275"/>
    <w:rsid w:val="00267081"/>
    <w:rsid w:val="00267C9E"/>
    <w:rsid w:val="00272A44"/>
    <w:rsid w:val="00272D10"/>
    <w:rsid w:val="00274EE4"/>
    <w:rsid w:val="002803B7"/>
    <w:rsid w:val="00282AE1"/>
    <w:rsid w:val="00287578"/>
    <w:rsid w:val="0028799E"/>
    <w:rsid w:val="00293F05"/>
    <w:rsid w:val="002A53BB"/>
    <w:rsid w:val="002A5626"/>
    <w:rsid w:val="002B12FC"/>
    <w:rsid w:val="002B3716"/>
    <w:rsid w:val="002C5D81"/>
    <w:rsid w:val="002C69F3"/>
    <w:rsid w:val="002D4C87"/>
    <w:rsid w:val="002D5917"/>
    <w:rsid w:val="002D5DFF"/>
    <w:rsid w:val="002D66C5"/>
    <w:rsid w:val="002D754C"/>
    <w:rsid w:val="002E54A9"/>
    <w:rsid w:val="002E6293"/>
    <w:rsid w:val="002F7DAF"/>
    <w:rsid w:val="0030010D"/>
    <w:rsid w:val="0030449F"/>
    <w:rsid w:val="00312537"/>
    <w:rsid w:val="00314176"/>
    <w:rsid w:val="00327378"/>
    <w:rsid w:val="0033754C"/>
    <w:rsid w:val="00341B41"/>
    <w:rsid w:val="00345DA6"/>
    <w:rsid w:val="003518FF"/>
    <w:rsid w:val="003533FF"/>
    <w:rsid w:val="00353441"/>
    <w:rsid w:val="003579B4"/>
    <w:rsid w:val="00365219"/>
    <w:rsid w:val="00365725"/>
    <w:rsid w:val="00367299"/>
    <w:rsid w:val="00367872"/>
    <w:rsid w:val="003700AD"/>
    <w:rsid w:val="0037616C"/>
    <w:rsid w:val="0039320B"/>
    <w:rsid w:val="00397158"/>
    <w:rsid w:val="003A178E"/>
    <w:rsid w:val="003A17D0"/>
    <w:rsid w:val="003A4441"/>
    <w:rsid w:val="003A6838"/>
    <w:rsid w:val="003B1179"/>
    <w:rsid w:val="003B1E36"/>
    <w:rsid w:val="003B4DB6"/>
    <w:rsid w:val="003C2494"/>
    <w:rsid w:val="003C2BAC"/>
    <w:rsid w:val="003D39D9"/>
    <w:rsid w:val="003D535F"/>
    <w:rsid w:val="003F0E3F"/>
    <w:rsid w:val="003F20E8"/>
    <w:rsid w:val="003F2A92"/>
    <w:rsid w:val="003F3311"/>
    <w:rsid w:val="00404EA5"/>
    <w:rsid w:val="00413278"/>
    <w:rsid w:val="004136E7"/>
    <w:rsid w:val="004174A4"/>
    <w:rsid w:val="00421665"/>
    <w:rsid w:val="00421EE9"/>
    <w:rsid w:val="0042536E"/>
    <w:rsid w:val="00430420"/>
    <w:rsid w:val="00430DBC"/>
    <w:rsid w:val="004326DC"/>
    <w:rsid w:val="00433A51"/>
    <w:rsid w:val="00443887"/>
    <w:rsid w:val="00445275"/>
    <w:rsid w:val="00445C0F"/>
    <w:rsid w:val="00450CE7"/>
    <w:rsid w:val="00453679"/>
    <w:rsid w:val="0047009C"/>
    <w:rsid w:val="00475210"/>
    <w:rsid w:val="00477D97"/>
    <w:rsid w:val="00486FBF"/>
    <w:rsid w:val="00490094"/>
    <w:rsid w:val="00494E35"/>
    <w:rsid w:val="004A3469"/>
    <w:rsid w:val="004A35B8"/>
    <w:rsid w:val="004A3721"/>
    <w:rsid w:val="004B48E4"/>
    <w:rsid w:val="004C096C"/>
    <w:rsid w:val="004C2210"/>
    <w:rsid w:val="004C3ACD"/>
    <w:rsid w:val="004D6BE4"/>
    <w:rsid w:val="004F2B85"/>
    <w:rsid w:val="004F78C9"/>
    <w:rsid w:val="0050317B"/>
    <w:rsid w:val="0050345D"/>
    <w:rsid w:val="00503C00"/>
    <w:rsid w:val="005079DE"/>
    <w:rsid w:val="00507F90"/>
    <w:rsid w:val="005113E0"/>
    <w:rsid w:val="00525B94"/>
    <w:rsid w:val="005303DF"/>
    <w:rsid w:val="005325D5"/>
    <w:rsid w:val="00532CCF"/>
    <w:rsid w:val="00534A6E"/>
    <w:rsid w:val="005434ED"/>
    <w:rsid w:val="00546895"/>
    <w:rsid w:val="00552CEF"/>
    <w:rsid w:val="00557A88"/>
    <w:rsid w:val="00560361"/>
    <w:rsid w:val="005655F9"/>
    <w:rsid w:val="00571583"/>
    <w:rsid w:val="00571901"/>
    <w:rsid w:val="005761A1"/>
    <w:rsid w:val="005770EB"/>
    <w:rsid w:val="005807E5"/>
    <w:rsid w:val="00584B30"/>
    <w:rsid w:val="005867CB"/>
    <w:rsid w:val="00587EF9"/>
    <w:rsid w:val="00591D5D"/>
    <w:rsid w:val="00594775"/>
    <w:rsid w:val="00596565"/>
    <w:rsid w:val="00597F07"/>
    <w:rsid w:val="00597F30"/>
    <w:rsid w:val="005B0753"/>
    <w:rsid w:val="005B1AA5"/>
    <w:rsid w:val="005D3627"/>
    <w:rsid w:val="005D48F3"/>
    <w:rsid w:val="005D584D"/>
    <w:rsid w:val="005E240C"/>
    <w:rsid w:val="005E352B"/>
    <w:rsid w:val="005E672F"/>
    <w:rsid w:val="005F68EB"/>
    <w:rsid w:val="0060275A"/>
    <w:rsid w:val="006035CC"/>
    <w:rsid w:val="00603A8A"/>
    <w:rsid w:val="006074F2"/>
    <w:rsid w:val="00611224"/>
    <w:rsid w:val="00611C2F"/>
    <w:rsid w:val="00617A69"/>
    <w:rsid w:val="0063182D"/>
    <w:rsid w:val="006379DC"/>
    <w:rsid w:val="00645DCA"/>
    <w:rsid w:val="00650E76"/>
    <w:rsid w:val="00653628"/>
    <w:rsid w:val="00667C5D"/>
    <w:rsid w:val="006705A1"/>
    <w:rsid w:val="00672EF2"/>
    <w:rsid w:val="006823D3"/>
    <w:rsid w:val="00683A20"/>
    <w:rsid w:val="00683A83"/>
    <w:rsid w:val="006853E2"/>
    <w:rsid w:val="00693FA2"/>
    <w:rsid w:val="00694000"/>
    <w:rsid w:val="006A6D37"/>
    <w:rsid w:val="006B5056"/>
    <w:rsid w:val="006B51FC"/>
    <w:rsid w:val="006C3CA5"/>
    <w:rsid w:val="006C3DA1"/>
    <w:rsid w:val="006C5ACE"/>
    <w:rsid w:val="006D18A7"/>
    <w:rsid w:val="006E0E3A"/>
    <w:rsid w:val="006E3319"/>
    <w:rsid w:val="006F1328"/>
    <w:rsid w:val="006F252E"/>
    <w:rsid w:val="006F3267"/>
    <w:rsid w:val="006F7552"/>
    <w:rsid w:val="00703F0E"/>
    <w:rsid w:val="00710B5A"/>
    <w:rsid w:val="0071625D"/>
    <w:rsid w:val="0072061A"/>
    <w:rsid w:val="007206E5"/>
    <w:rsid w:val="00720F05"/>
    <w:rsid w:val="007247EC"/>
    <w:rsid w:val="00727625"/>
    <w:rsid w:val="00727C84"/>
    <w:rsid w:val="00742495"/>
    <w:rsid w:val="00742A75"/>
    <w:rsid w:val="007529F4"/>
    <w:rsid w:val="00754806"/>
    <w:rsid w:val="00755074"/>
    <w:rsid w:val="0076571C"/>
    <w:rsid w:val="00765869"/>
    <w:rsid w:val="00766023"/>
    <w:rsid w:val="007677E1"/>
    <w:rsid w:val="00770101"/>
    <w:rsid w:val="00771C22"/>
    <w:rsid w:val="00772C95"/>
    <w:rsid w:val="00774BEF"/>
    <w:rsid w:val="00775327"/>
    <w:rsid w:val="00776F47"/>
    <w:rsid w:val="007832B5"/>
    <w:rsid w:val="00783CDE"/>
    <w:rsid w:val="007950E6"/>
    <w:rsid w:val="0079771A"/>
    <w:rsid w:val="00797B31"/>
    <w:rsid w:val="007A2C6A"/>
    <w:rsid w:val="007A3C9A"/>
    <w:rsid w:val="007A66F1"/>
    <w:rsid w:val="007B2863"/>
    <w:rsid w:val="007B29F4"/>
    <w:rsid w:val="007C1D0D"/>
    <w:rsid w:val="007C2040"/>
    <w:rsid w:val="007C2B6E"/>
    <w:rsid w:val="007C7A4A"/>
    <w:rsid w:val="007D76C5"/>
    <w:rsid w:val="007E7B50"/>
    <w:rsid w:val="007F25EF"/>
    <w:rsid w:val="007F7990"/>
    <w:rsid w:val="008022E2"/>
    <w:rsid w:val="008109D7"/>
    <w:rsid w:val="008119DD"/>
    <w:rsid w:val="00820E23"/>
    <w:rsid w:val="00821C88"/>
    <w:rsid w:val="0082538E"/>
    <w:rsid w:val="00834FA9"/>
    <w:rsid w:val="00840A1D"/>
    <w:rsid w:val="00840D00"/>
    <w:rsid w:val="00841C26"/>
    <w:rsid w:val="008430EB"/>
    <w:rsid w:val="008504A4"/>
    <w:rsid w:val="00850A3D"/>
    <w:rsid w:val="00854B56"/>
    <w:rsid w:val="00857445"/>
    <w:rsid w:val="00857A80"/>
    <w:rsid w:val="00862FBD"/>
    <w:rsid w:val="0086454B"/>
    <w:rsid w:val="008645E5"/>
    <w:rsid w:val="00870BC9"/>
    <w:rsid w:val="00876B94"/>
    <w:rsid w:val="00885137"/>
    <w:rsid w:val="008875F3"/>
    <w:rsid w:val="0089012E"/>
    <w:rsid w:val="0089038B"/>
    <w:rsid w:val="00890AE5"/>
    <w:rsid w:val="008915CC"/>
    <w:rsid w:val="008A11A1"/>
    <w:rsid w:val="008A435C"/>
    <w:rsid w:val="008A6C96"/>
    <w:rsid w:val="008B43E9"/>
    <w:rsid w:val="008C25A1"/>
    <w:rsid w:val="008D0740"/>
    <w:rsid w:val="008D2703"/>
    <w:rsid w:val="008F375B"/>
    <w:rsid w:val="008F4302"/>
    <w:rsid w:val="009024EF"/>
    <w:rsid w:val="00903736"/>
    <w:rsid w:val="00904298"/>
    <w:rsid w:val="00911D89"/>
    <w:rsid w:val="00914AB7"/>
    <w:rsid w:val="0093126F"/>
    <w:rsid w:val="00933ED7"/>
    <w:rsid w:val="009453FB"/>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FA4"/>
    <w:rsid w:val="00984673"/>
    <w:rsid w:val="00984A01"/>
    <w:rsid w:val="00986265"/>
    <w:rsid w:val="00994966"/>
    <w:rsid w:val="00995840"/>
    <w:rsid w:val="00997A68"/>
    <w:rsid w:val="009A2CE0"/>
    <w:rsid w:val="009B32E9"/>
    <w:rsid w:val="009B5AB1"/>
    <w:rsid w:val="009C043C"/>
    <w:rsid w:val="009C334E"/>
    <w:rsid w:val="009C4159"/>
    <w:rsid w:val="009C7C84"/>
    <w:rsid w:val="009D673D"/>
    <w:rsid w:val="009E0445"/>
    <w:rsid w:val="009E6F0F"/>
    <w:rsid w:val="009F3CF9"/>
    <w:rsid w:val="009F4B96"/>
    <w:rsid w:val="00A008B1"/>
    <w:rsid w:val="00A14761"/>
    <w:rsid w:val="00A1484A"/>
    <w:rsid w:val="00A14FB5"/>
    <w:rsid w:val="00A16319"/>
    <w:rsid w:val="00A25D1C"/>
    <w:rsid w:val="00A27EB2"/>
    <w:rsid w:val="00A32920"/>
    <w:rsid w:val="00A344BA"/>
    <w:rsid w:val="00A56AF1"/>
    <w:rsid w:val="00A75156"/>
    <w:rsid w:val="00A755C7"/>
    <w:rsid w:val="00A77A29"/>
    <w:rsid w:val="00A85128"/>
    <w:rsid w:val="00A92412"/>
    <w:rsid w:val="00A95F39"/>
    <w:rsid w:val="00A96C08"/>
    <w:rsid w:val="00AA0B6E"/>
    <w:rsid w:val="00AA1006"/>
    <w:rsid w:val="00AA22E6"/>
    <w:rsid w:val="00AA2CDD"/>
    <w:rsid w:val="00AA4E5D"/>
    <w:rsid w:val="00AA5282"/>
    <w:rsid w:val="00AD2067"/>
    <w:rsid w:val="00AD36E6"/>
    <w:rsid w:val="00AF602D"/>
    <w:rsid w:val="00B03958"/>
    <w:rsid w:val="00B0489B"/>
    <w:rsid w:val="00B06609"/>
    <w:rsid w:val="00B106A8"/>
    <w:rsid w:val="00B317CA"/>
    <w:rsid w:val="00B32A75"/>
    <w:rsid w:val="00B363ED"/>
    <w:rsid w:val="00B40051"/>
    <w:rsid w:val="00B413B8"/>
    <w:rsid w:val="00B4658B"/>
    <w:rsid w:val="00B51DB2"/>
    <w:rsid w:val="00B56254"/>
    <w:rsid w:val="00B600C9"/>
    <w:rsid w:val="00B602C2"/>
    <w:rsid w:val="00B61EF8"/>
    <w:rsid w:val="00B62FC8"/>
    <w:rsid w:val="00B643EA"/>
    <w:rsid w:val="00B76584"/>
    <w:rsid w:val="00B80BFF"/>
    <w:rsid w:val="00B82D0F"/>
    <w:rsid w:val="00B9026A"/>
    <w:rsid w:val="00BA24AA"/>
    <w:rsid w:val="00BA5DC7"/>
    <w:rsid w:val="00BB56DC"/>
    <w:rsid w:val="00BB7A2F"/>
    <w:rsid w:val="00BC3248"/>
    <w:rsid w:val="00BC4BB5"/>
    <w:rsid w:val="00BC6D67"/>
    <w:rsid w:val="00BD1FA5"/>
    <w:rsid w:val="00BD5A18"/>
    <w:rsid w:val="00BD68A3"/>
    <w:rsid w:val="00BE1FE5"/>
    <w:rsid w:val="00BE3B75"/>
    <w:rsid w:val="00BE48FD"/>
    <w:rsid w:val="00BF2584"/>
    <w:rsid w:val="00BF467E"/>
    <w:rsid w:val="00BF73DB"/>
    <w:rsid w:val="00C00951"/>
    <w:rsid w:val="00C04F9C"/>
    <w:rsid w:val="00C22C47"/>
    <w:rsid w:val="00C25B06"/>
    <w:rsid w:val="00C25DC5"/>
    <w:rsid w:val="00C31996"/>
    <w:rsid w:val="00C40980"/>
    <w:rsid w:val="00C41D68"/>
    <w:rsid w:val="00C45747"/>
    <w:rsid w:val="00C51B3D"/>
    <w:rsid w:val="00C5262D"/>
    <w:rsid w:val="00C5264B"/>
    <w:rsid w:val="00C55342"/>
    <w:rsid w:val="00C56ABF"/>
    <w:rsid w:val="00C57959"/>
    <w:rsid w:val="00C70100"/>
    <w:rsid w:val="00C71476"/>
    <w:rsid w:val="00C73AE7"/>
    <w:rsid w:val="00C76EB4"/>
    <w:rsid w:val="00C8120F"/>
    <w:rsid w:val="00C8283D"/>
    <w:rsid w:val="00C847F7"/>
    <w:rsid w:val="00C85C73"/>
    <w:rsid w:val="00C87397"/>
    <w:rsid w:val="00C903CE"/>
    <w:rsid w:val="00C95B9F"/>
    <w:rsid w:val="00CA230B"/>
    <w:rsid w:val="00CA323C"/>
    <w:rsid w:val="00CA5297"/>
    <w:rsid w:val="00CB1547"/>
    <w:rsid w:val="00CC2062"/>
    <w:rsid w:val="00CC24EE"/>
    <w:rsid w:val="00CC25E8"/>
    <w:rsid w:val="00CC41C8"/>
    <w:rsid w:val="00CE0AA6"/>
    <w:rsid w:val="00CE0C4F"/>
    <w:rsid w:val="00CE0FF7"/>
    <w:rsid w:val="00D12828"/>
    <w:rsid w:val="00D22988"/>
    <w:rsid w:val="00D316CC"/>
    <w:rsid w:val="00D3195C"/>
    <w:rsid w:val="00D33548"/>
    <w:rsid w:val="00D411C0"/>
    <w:rsid w:val="00D45151"/>
    <w:rsid w:val="00D55BC7"/>
    <w:rsid w:val="00D55DBC"/>
    <w:rsid w:val="00D5606C"/>
    <w:rsid w:val="00D6061B"/>
    <w:rsid w:val="00D64EBD"/>
    <w:rsid w:val="00D66E63"/>
    <w:rsid w:val="00D7298D"/>
    <w:rsid w:val="00D75819"/>
    <w:rsid w:val="00D76765"/>
    <w:rsid w:val="00D84F8D"/>
    <w:rsid w:val="00D91048"/>
    <w:rsid w:val="00DA1B7C"/>
    <w:rsid w:val="00DA57A1"/>
    <w:rsid w:val="00DA6543"/>
    <w:rsid w:val="00DB3BC3"/>
    <w:rsid w:val="00DB4C2B"/>
    <w:rsid w:val="00DB520F"/>
    <w:rsid w:val="00DC496C"/>
    <w:rsid w:val="00DD0313"/>
    <w:rsid w:val="00DD35A4"/>
    <w:rsid w:val="00DD4160"/>
    <w:rsid w:val="00DD468F"/>
    <w:rsid w:val="00DD6F0B"/>
    <w:rsid w:val="00DD7811"/>
    <w:rsid w:val="00DF193E"/>
    <w:rsid w:val="00DF1EEF"/>
    <w:rsid w:val="00DF2FA4"/>
    <w:rsid w:val="00DF6BB0"/>
    <w:rsid w:val="00E00E90"/>
    <w:rsid w:val="00E022AE"/>
    <w:rsid w:val="00E051C1"/>
    <w:rsid w:val="00E06AD2"/>
    <w:rsid w:val="00E10243"/>
    <w:rsid w:val="00E15163"/>
    <w:rsid w:val="00E21387"/>
    <w:rsid w:val="00E2797A"/>
    <w:rsid w:val="00E3016F"/>
    <w:rsid w:val="00E34F34"/>
    <w:rsid w:val="00E35956"/>
    <w:rsid w:val="00E3724C"/>
    <w:rsid w:val="00E40D00"/>
    <w:rsid w:val="00E46462"/>
    <w:rsid w:val="00E464EC"/>
    <w:rsid w:val="00E60ADA"/>
    <w:rsid w:val="00E70703"/>
    <w:rsid w:val="00E74810"/>
    <w:rsid w:val="00E7767F"/>
    <w:rsid w:val="00E832F4"/>
    <w:rsid w:val="00E9398D"/>
    <w:rsid w:val="00E94B8C"/>
    <w:rsid w:val="00E94C9F"/>
    <w:rsid w:val="00E966BE"/>
    <w:rsid w:val="00EA1734"/>
    <w:rsid w:val="00EA3899"/>
    <w:rsid w:val="00EB0496"/>
    <w:rsid w:val="00EB3E1A"/>
    <w:rsid w:val="00EC5FEE"/>
    <w:rsid w:val="00EC64D0"/>
    <w:rsid w:val="00EC7267"/>
    <w:rsid w:val="00EC7855"/>
    <w:rsid w:val="00ED5A48"/>
    <w:rsid w:val="00EE19E8"/>
    <w:rsid w:val="00EE6962"/>
    <w:rsid w:val="00EE6EE5"/>
    <w:rsid w:val="00EE6F27"/>
    <w:rsid w:val="00EF3736"/>
    <w:rsid w:val="00F02C41"/>
    <w:rsid w:val="00F04C93"/>
    <w:rsid w:val="00F10A48"/>
    <w:rsid w:val="00F1121D"/>
    <w:rsid w:val="00F20D79"/>
    <w:rsid w:val="00F20E4A"/>
    <w:rsid w:val="00F21E35"/>
    <w:rsid w:val="00F4027C"/>
    <w:rsid w:val="00F41CB8"/>
    <w:rsid w:val="00F42E80"/>
    <w:rsid w:val="00F43091"/>
    <w:rsid w:val="00F43373"/>
    <w:rsid w:val="00F444B2"/>
    <w:rsid w:val="00F45345"/>
    <w:rsid w:val="00F51DAF"/>
    <w:rsid w:val="00F707A6"/>
    <w:rsid w:val="00F773A2"/>
    <w:rsid w:val="00F80B79"/>
    <w:rsid w:val="00F829DE"/>
    <w:rsid w:val="00F834C7"/>
    <w:rsid w:val="00F874CE"/>
    <w:rsid w:val="00F94FB6"/>
    <w:rsid w:val="00FA1B60"/>
    <w:rsid w:val="00FA2E65"/>
    <w:rsid w:val="00FA5CD3"/>
    <w:rsid w:val="00FA7A59"/>
    <w:rsid w:val="00FB10D3"/>
    <w:rsid w:val="00FB59B2"/>
    <w:rsid w:val="00FB6D30"/>
    <w:rsid w:val="00FC20EA"/>
    <w:rsid w:val="00FC6300"/>
    <w:rsid w:val="00FC77B8"/>
    <w:rsid w:val="00FD30FD"/>
    <w:rsid w:val="00FD796E"/>
    <w:rsid w:val="00FF0A4B"/>
    <w:rsid w:val="00FF0D8F"/>
    <w:rsid w:val="00FF1611"/>
    <w:rsid w:val="00FF21D1"/>
    <w:rsid w:val="00FF268F"/>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ourworldindata.org/coronavirus-testing" TargetMode="External"/><Relationship Id="rId2" Type="http://schemas.openxmlformats.org/officeDocument/2006/relationships/hyperlink" Target="https://github.com/timriffe/covid_age" TargetMode="External"/><Relationship Id="rId1" Type="http://schemas.openxmlformats.org/officeDocument/2006/relationships/hyperlink" Target="https://dc-covid.site.ined.fr/en/" TargetMode="External"/><Relationship Id="rId4" Type="http://schemas.openxmlformats.org/officeDocument/2006/relationships/hyperlink" Target="https://www.bsg.ox.ac.uk/research/publications/variation-government-responses-covid-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D6E64-3496-41C6-83D6-5E65653A0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101</Words>
  <Characters>2337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7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135</cp:revision>
  <cp:lastPrinted>2018-03-16T09:11:00Z</cp:lastPrinted>
  <dcterms:created xsi:type="dcterms:W3CDTF">2020-05-19T18:39:00Z</dcterms:created>
  <dcterms:modified xsi:type="dcterms:W3CDTF">2020-05-2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